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Název: Kyberšikana a další formy kybernetické agrese</w:t>
            </w:r>
          </w:p>
          <w:p w14:paraId="14430796" w14:textId="77777777" w:rsidR="00581302" w:rsidRPr="00FE09E3" w:rsidRDefault="00581302" w:rsidP="0073255E">
            <w:pPr>
              <w:jc w:val="center"/>
              <w:rPr>
                <w:i/>
                <w:sz w:val="24"/>
                <w:szCs w:val="24"/>
              </w:rPr>
            </w:pPr>
            <w:r w:rsidRPr="00FE09E3">
              <w:rPr>
                <w:i/>
                <w:sz w:val="24"/>
                <w:szCs w:val="24"/>
              </w:rPr>
              <w:t>Autor: Kamil Kopecký, René Szotkowski (Centrum PRVoK PdF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r w:rsidRPr="00FE09E3">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Ačkoli je kyberšikana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r w:rsidRPr="00FE09E3">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Rozdíly mezi tradiční šikanou a kyberšikanou</w:t>
            </w:r>
            <w:bookmarkEnd w:id="1"/>
            <w:bookmarkEnd w:id="2"/>
            <w:bookmarkEnd w:id="3"/>
          </w:p>
          <w:p w14:paraId="163DC550" w14:textId="77777777" w:rsidR="00581302" w:rsidRPr="00FE09E3" w:rsidRDefault="00581302" w:rsidP="0073255E">
            <w:pPr>
              <w:jc w:val="both"/>
              <w:rPr>
                <w:sz w:val="24"/>
                <w:szCs w:val="24"/>
              </w:rPr>
            </w:pPr>
            <w:r w:rsidRPr="00FE09E3">
              <w:rPr>
                <w:sz w:val="24"/>
                <w:szCs w:val="24"/>
              </w:rPr>
              <w:t>Kyberšikana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Dosah kyberšikany a velikost publika</w:t>
            </w:r>
          </w:p>
          <w:p w14:paraId="2C20FAAA" w14:textId="77777777" w:rsidR="00581302" w:rsidRPr="00FE09E3" w:rsidRDefault="00581302" w:rsidP="0073255E">
            <w:pPr>
              <w:jc w:val="both"/>
              <w:rPr>
                <w:sz w:val="24"/>
                <w:szCs w:val="24"/>
              </w:rPr>
            </w:pPr>
            <w:r w:rsidRPr="00D24275">
              <w:rPr>
                <w:sz w:val="24"/>
                <w:szCs w:val="24"/>
              </w:rPr>
              <w:t>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který ke kyberšikaně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r w:rsidRPr="00FE09E3">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kyberšikana probíhá zejména v prostředí internetu, útok se šíří 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FE09E3">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Pachatel, který chce kyberšikanu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Rozdílné způsoby řešení kyberšikany a šikany</w:t>
            </w:r>
          </w:p>
          <w:p w14:paraId="12CDEACD" w14:textId="77777777" w:rsidR="00581302" w:rsidRPr="00FE09E3" w:rsidRDefault="00581302" w:rsidP="0073255E">
            <w:pPr>
              <w:jc w:val="both"/>
              <w:rPr>
                <w:sz w:val="24"/>
                <w:szCs w:val="24"/>
              </w:rPr>
            </w:pPr>
            <w:r w:rsidRPr="00FE09E3">
              <w:rPr>
                <w:sz w:val="24"/>
                <w:szCs w:val="24"/>
              </w:rPr>
              <w:t xml:space="preserve">Při řešení kyberšikany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U kyberšikany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kyberšikaně dochází, zajistit odstranění dehonestujících materiálů z internetu a zastavit tak další šíření kyberšikany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kyberšikany často chybí svědci, publikum je značně anonymní a nelze identifikovat, kdo má o kyberšikaně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kyberšikany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rozpoznat, kdy jde o kyberšikanu a kdy ne</w:t>
            </w:r>
            <w:r w:rsidRPr="00FE09E3">
              <w:rPr>
                <w:szCs w:val="24"/>
              </w:rPr>
              <w:t xml:space="preserve"> (žáci často nerozpoznají hranice kyberšikany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Základní formy kyberšikany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r w:rsidRPr="00FE09E3">
              <w:rPr>
                <w:sz w:val="24"/>
                <w:szCs w:val="24"/>
              </w:rPr>
              <w:t xml:space="preserve">Kyberšikana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Mezi základní formy kyberšikany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1. Kyberšikana přímá</w:t>
            </w:r>
          </w:p>
          <w:p w14:paraId="167F04F2" w14:textId="77777777" w:rsidR="00581302" w:rsidRPr="00FE09E3" w:rsidRDefault="00581302" w:rsidP="0073255E">
            <w:pPr>
              <w:jc w:val="both"/>
              <w:rPr>
                <w:sz w:val="24"/>
                <w:szCs w:val="24"/>
              </w:rPr>
            </w:pPr>
            <w:r w:rsidRPr="00FE09E3">
              <w:rPr>
                <w:sz w:val="24"/>
                <w:szCs w:val="24"/>
              </w:rPr>
              <w:t xml:space="preserve">U přímé kyberšikany agresor útočí na oběť přímo, bezprostředně, začne např. dehonestovat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2. Kyberšikana nepřímá (kyberšikana v zastoupení, tzv. cyberbullying-by-proxy)</w:t>
            </w:r>
          </w:p>
          <w:p w14:paraId="05E61B0F" w14:textId="77777777" w:rsidR="00581302" w:rsidRPr="00FE09E3" w:rsidRDefault="00581302" w:rsidP="0073255E">
            <w:pPr>
              <w:jc w:val="both"/>
              <w:rPr>
                <w:sz w:val="24"/>
                <w:szCs w:val="24"/>
              </w:rPr>
            </w:pPr>
            <w:r w:rsidRPr="00FE09E3">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V případě obou forem kyberšikany může pachatel využívat jak své vlastní identity, tak i identity falešné.</w:t>
            </w:r>
          </w:p>
          <w:p w14:paraId="36DB2732" w14:textId="77777777" w:rsidR="00581302" w:rsidRPr="00FE09E3" w:rsidRDefault="00581302" w:rsidP="0073255E">
            <w:pPr>
              <w:jc w:val="both"/>
              <w:rPr>
                <w:sz w:val="24"/>
                <w:szCs w:val="24"/>
              </w:rPr>
            </w:pPr>
            <w:r w:rsidRPr="00FE09E3">
              <w:rPr>
                <w:sz w:val="24"/>
                <w:szCs w:val="24"/>
              </w:rPr>
              <w:t xml:space="preserve">Kyberšikanu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t>Kyberšikana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t>Kyberšikana bez přítomnosti publika (soukromá)</w:t>
            </w:r>
          </w:p>
          <w:p w14:paraId="7C8E7326" w14:textId="77777777" w:rsidR="00581302" w:rsidRPr="00FE09E3" w:rsidRDefault="00581302" w:rsidP="0073255E">
            <w:pPr>
              <w:jc w:val="both"/>
              <w:rPr>
                <w:sz w:val="24"/>
                <w:szCs w:val="24"/>
              </w:rPr>
            </w:pPr>
            <w:r w:rsidRPr="00FE09E3">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kyberšikanu řadíme projevy tradiční psychické šikany posílené využitím ICT, například: </w:t>
            </w:r>
          </w:p>
          <w:p w14:paraId="771FAFE8" w14:textId="77777777" w:rsidR="00581302" w:rsidRPr="00FE09E3" w:rsidRDefault="00581302" w:rsidP="0073255E">
            <w:pPr>
              <w:jc w:val="both"/>
              <w:rPr>
                <w:i/>
                <w:sz w:val="24"/>
                <w:szCs w:val="24"/>
              </w:rPr>
            </w:pPr>
            <w:r w:rsidRPr="00FE09E3">
              <w:rPr>
                <w:i/>
                <w:sz w:val="24"/>
                <w:szCs w:val="24"/>
              </w:rPr>
              <w:t xml:space="preserve">Dehonestování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Mezi typické formy kyberšikany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denigration)</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impersonation)</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flaming/bashing)</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trickery/outing)</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exclusion)</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harassmen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Specifické formy kyberšikany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slapping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v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r w:rsidRPr="00FE09E3">
              <w:rPr>
                <w:i/>
                <w:sz w:val="24"/>
                <w:szCs w:val="24"/>
              </w:rPr>
              <w:t>Kyberstalking</w:t>
            </w:r>
            <w:bookmarkEnd w:id="24"/>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t xml:space="preserve">Webcam trolling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kyberšikany lze využít modifikované klasifikace </w:t>
            </w:r>
            <w:r w:rsidRPr="00FE09E3">
              <w:rPr>
                <w:sz w:val="24"/>
                <w:szCs w:val="24"/>
              </w:rPr>
              <w:lastRenderedPageBreak/>
              <w:t>rizikových faktorů podle Offorda a Bennetta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V oblasti prevence kyberšikany lze využít modifikované klasifikace protektivních faktorů podle Ferguse a Zimmermana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kyberšikany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Mezi strategické dokumenty, které jsou s prevencí kyberšikany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Ciklová,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Jak předcházet kyberšikaně:</w:t>
            </w:r>
          </w:p>
          <w:p w14:paraId="26D6B669" w14:textId="77777777" w:rsidR="00581302" w:rsidRPr="00FE09E3" w:rsidRDefault="00581302" w:rsidP="0073255E">
            <w:pPr>
              <w:jc w:val="both"/>
              <w:rPr>
                <w:sz w:val="24"/>
                <w:szCs w:val="24"/>
              </w:rPr>
            </w:pPr>
            <w:r w:rsidRPr="00FE09E3">
              <w:rPr>
                <w:sz w:val="24"/>
                <w:szCs w:val="24"/>
              </w:rPr>
              <w:t xml:space="preserve">Kyberšikanu </w:t>
            </w:r>
            <w:r w:rsidRPr="005E45EC">
              <w:rPr>
                <w:sz w:val="24"/>
                <w:szCs w:val="24"/>
              </w:rPr>
              <w:t>lze zařadit mezi základní oblasti rizikového chování, konkrétně mezi šikanu a extrémní projevy agrese (Miovský,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Specifickou primární prevenci lze rozdělit do 3 úrovní, na:</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kyberšikana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Jak předcházet kyberšikaně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Informovat žáky o netiketě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Jak předcházet kyberšikaně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ůsledně zakročovat vůči seznatelným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Strategie řešení kyberšikany</w:t>
            </w:r>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A. Řešení kyberšikany z pohledu oběti</w:t>
            </w:r>
          </w:p>
          <w:p w14:paraId="6306983D" w14:textId="77777777" w:rsidR="00581302" w:rsidRPr="00FE09E3" w:rsidRDefault="00581302" w:rsidP="0073255E">
            <w:pPr>
              <w:jc w:val="both"/>
              <w:rPr>
                <w:sz w:val="24"/>
                <w:szCs w:val="24"/>
              </w:rPr>
            </w:pPr>
            <w:r w:rsidRPr="00FE09E3">
              <w:rPr>
                <w:b/>
                <w:sz w:val="24"/>
                <w:szCs w:val="24"/>
              </w:rPr>
              <w:t>Před kyberútoky</w:t>
            </w:r>
            <w:r w:rsidRPr="00FE09E3">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w:t>
            </w:r>
            <w:r w:rsidRPr="00FE09E3">
              <w:rPr>
                <w:sz w:val="24"/>
                <w:szCs w:val="24"/>
              </w:rPr>
              <w:lastRenderedPageBreak/>
              <w:t>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14:paraId="0F0B39AD" w14:textId="77777777" w:rsidR="00581302" w:rsidRPr="00FE09E3" w:rsidRDefault="00581302" w:rsidP="0073255E">
            <w:pPr>
              <w:jc w:val="both"/>
              <w:rPr>
                <w:sz w:val="24"/>
                <w:szCs w:val="24"/>
              </w:rPr>
            </w:pPr>
            <w:r w:rsidRPr="00FE09E3">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Vhodný postup pro oběť kyberšikany:</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B. Řešení kyberšikany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kyberšikana je úzce propojena s tradičními </w:t>
            </w:r>
            <w:r w:rsidRPr="00FE09E3">
              <w:rPr>
                <w:sz w:val="24"/>
                <w:szCs w:val="24"/>
              </w:rPr>
              <w:lastRenderedPageBreak/>
              <w:t>formami šikany, které běžně probíhají ve škole, kyberšikana je také v prostředí školy řešena. Před samotným řešením se však škola často rozhoduje, zda se vůbec má, může či musí do řešení kyberšikany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Mezi nejčastější argumenty proti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Pokud kyberšikana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Řešení kyberšikany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Škola nemá nástroje, jak kyberšikanu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r w:rsidRPr="00FE09E3">
              <w:rPr>
                <w:szCs w:val="24"/>
              </w:rPr>
              <w:t>Kyberšikana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Mezi nejčastější argumenty pro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r w:rsidRPr="00FE09E3">
              <w:rPr>
                <w:szCs w:val="24"/>
              </w:rPr>
              <w:t>Kyberšikana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Škola může postupovat stejně jako při řešení tradiční šikany – kyberšikana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Pokud nástroje pro řešení kyberšikany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kyberšikanou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kyberšikany lze vyjít ze </w:t>
            </w:r>
            <w:r w:rsidRPr="00FE09E3">
              <w:rPr>
                <w:i/>
                <w:sz w:val="24"/>
                <w:szCs w:val="24"/>
              </w:rPr>
              <w:t>Scénáře pro obyčejnou počáteční šikanu</w:t>
            </w:r>
            <w:r w:rsidRPr="00FE09E3">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kyberšikany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C. Řešení kyberšikany z pohledu rodiče</w:t>
            </w:r>
            <w:bookmarkEnd w:id="26"/>
          </w:p>
          <w:p w14:paraId="6C5D7E8A" w14:textId="77777777" w:rsidR="00581302" w:rsidRPr="00FE09E3" w:rsidRDefault="00581302" w:rsidP="0073255E">
            <w:pPr>
              <w:jc w:val="both"/>
              <w:rPr>
                <w:sz w:val="24"/>
                <w:szCs w:val="24"/>
              </w:rPr>
            </w:pPr>
            <w:r w:rsidRPr="00FE09E3">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agresor, bude se jako agresor v budoucnu chovat). Vždy je třeba být důsledný – pokud rodič postupuje nedůsledně a nevyžaduje dodržování pravidel, pachatel pochopí, že se takto může chovat i v budoucnu, protože mu kyberšikana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6F2D122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xml:space="preserve">,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w:t>
            </w:r>
            <w:r w:rsidR="00F84074">
              <w:rPr>
                <w:szCs w:val="24"/>
              </w:rPr>
              <w:t xml:space="preserve">incident </w:t>
            </w:r>
            <w:r w:rsidRPr="00D24275">
              <w:rPr>
                <w:szCs w:val="24"/>
              </w:rPr>
              <w:t>odbor</w:t>
            </w:r>
            <w:r w:rsidR="00F84074">
              <w:rPr>
                <w:szCs w:val="24"/>
              </w:rPr>
              <w:t>u</w:t>
            </w:r>
            <w:r w:rsidRPr="00D24275">
              <w:rPr>
                <w:szCs w:val="24"/>
              </w:rPr>
              <w:t xml:space="preserve">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V závažnějších případech kyberšikany (kyberšikana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9"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To ovšem neznamená, že by škola neměla kyberšikanu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se případ kyberšikany týká. Ve všech zasažených třídách pak proveďte sociometrii, která může přítomnost rizikového komunikačního jevu odhalit. Dále postupujte podle zpracovaného krizového plánu.</w:t>
            </w:r>
            <w:r w:rsidR="00567014" w:rsidRPr="00EC155C">
              <w:rPr>
                <w:szCs w:val="24"/>
              </w:rPr>
              <w:t xml:space="preserve"> Sociometrické metody, u který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Doporučte rodičům oběti, aby se v případě kyberšikany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kyberšikany.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 xml:space="preserve">Dojde-li k šikaně/kyberšikaně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 xml:space="preserve">V případě závažnějšího stupně šikany/kyberšikany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kyberšikana, kybergrooming, sexting, kyberstalking, sociální sítě, sociální inženýrstvi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1"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kyberšikany, stalkingu, sextingu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2"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hyperlink r:id="rId13" w:history="1">
              <w:r w:rsidRPr="00FE09E3">
                <w:rPr>
                  <w:rStyle w:val="Hypertextovodkaz"/>
                  <w:rFonts w:ascii="Times New Roman" w:hAnsi="Times New Roman" w:cs="Times New Roman"/>
                  <w:b/>
                  <w:bCs/>
                  <w:iCs/>
                  <w:sz w:val="24"/>
                  <w:szCs w:val="24"/>
                  <w:lang w:val="pt-BR"/>
                </w:rPr>
                <w:t>http://prvok.upol.cz</w:t>
              </w:r>
            </w:hyperlink>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4"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5"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6"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stránky pro teenagery, rodiče a učitele s informacemi o bezpečném používání internetu, prevenci a řešení kyberšikany.</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7"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8"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9"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20"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kyberšikany.</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1"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2"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3"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4"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5"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6"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cílem serveru je informovat uživatele internetu o poplašných, nebezpečných a zbytečných řetězových zprávách, tzv. hoaxů.</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7"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r w:rsidRPr="00FE09E3">
              <w:rPr>
                <w:rFonts w:ascii="Times New Roman" w:hAnsi="Times New Roman" w:cs="Times New Roman"/>
                <w:sz w:val="24"/>
                <w:szCs w:val="24"/>
              </w:rPr>
              <w:t xml:space="preserve">Amnesty International ČR, </w:t>
            </w:r>
            <w:hyperlink r:id="rId28"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5D1302" w:rsidP="0073255E">
            <w:pPr>
              <w:numPr>
                <w:ilvl w:val="0"/>
                <w:numId w:val="20"/>
              </w:numPr>
              <w:jc w:val="both"/>
            </w:pPr>
            <w:hyperlink r:id="rId29"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5D1302" w:rsidP="0073255E">
            <w:pPr>
              <w:numPr>
                <w:ilvl w:val="0"/>
                <w:numId w:val="20"/>
              </w:numPr>
              <w:jc w:val="both"/>
              <w:rPr>
                <w:sz w:val="24"/>
                <w:szCs w:val="24"/>
              </w:rPr>
            </w:pPr>
            <w:hyperlink r:id="rId30"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5D1302" w:rsidP="0073255E">
            <w:pPr>
              <w:numPr>
                <w:ilvl w:val="0"/>
                <w:numId w:val="20"/>
              </w:numPr>
              <w:jc w:val="both"/>
              <w:rPr>
                <w:sz w:val="24"/>
                <w:szCs w:val="24"/>
              </w:rPr>
            </w:pPr>
            <w:hyperlink r:id="rId31"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5D1302" w:rsidP="0073255E">
            <w:pPr>
              <w:numPr>
                <w:ilvl w:val="0"/>
                <w:numId w:val="20"/>
              </w:numPr>
              <w:jc w:val="both"/>
              <w:rPr>
                <w:sz w:val="24"/>
                <w:szCs w:val="24"/>
              </w:rPr>
            </w:pPr>
            <w:hyperlink r:id="rId32"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5D1302" w:rsidP="0073255E">
            <w:pPr>
              <w:numPr>
                <w:ilvl w:val="0"/>
                <w:numId w:val="20"/>
              </w:numPr>
              <w:jc w:val="both"/>
            </w:pPr>
            <w:hyperlink r:id="rId33"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5D1302" w:rsidP="0073255E">
            <w:pPr>
              <w:numPr>
                <w:ilvl w:val="0"/>
                <w:numId w:val="20"/>
              </w:numPr>
              <w:jc w:val="both"/>
              <w:rPr>
                <w:sz w:val="24"/>
                <w:szCs w:val="24"/>
              </w:rPr>
            </w:pPr>
            <w:hyperlink r:id="rId34"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5D1302" w:rsidP="0073255E">
            <w:pPr>
              <w:numPr>
                <w:ilvl w:val="0"/>
                <w:numId w:val="20"/>
              </w:numPr>
              <w:jc w:val="both"/>
              <w:rPr>
                <w:sz w:val="24"/>
                <w:szCs w:val="24"/>
              </w:rPr>
            </w:pPr>
            <w:hyperlink r:id="rId35"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Podmínky zajištění bezpečnosti a ochrany zdraví dětí (velmi dobře popsáno v publikaci: Miovský, M. a kol. (2012). Návrh doporučené struktury MPP prevence rizikového chování pro ZŠ (3. kapitola). Praha: Klinika adiktologi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6"/>
      <w:footerReference w:type="default" r:id="rId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E5D3B" w14:textId="77777777" w:rsidR="005D1302" w:rsidRDefault="005D1302" w:rsidP="00E66BC7">
      <w:r>
        <w:separator/>
      </w:r>
    </w:p>
  </w:endnote>
  <w:endnote w:type="continuationSeparator" w:id="0">
    <w:p w14:paraId="110BC763" w14:textId="77777777" w:rsidR="005D1302" w:rsidRDefault="005D1302"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A00002EF" w:usb1="4000207B" w:usb2="00000000" w:usb3="00000000" w:csb0="0000019F" w:csb1="00000000"/>
  </w:font>
  <w:font w:name="Cambria">
    <w:panose1 w:val="02040503050406030204"/>
    <w:charset w:val="EE"/>
    <w:family w:val="roman"/>
    <w:pitch w:val="variable"/>
    <w:sig w:usb0="E00002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D6AA" w14:textId="77777777" w:rsidR="00082D71" w:rsidRDefault="00082D71">
    <w:pPr>
      <w:pStyle w:val="Zpat"/>
      <w:jc w:val="center"/>
    </w:pPr>
    <w:r>
      <w:fldChar w:fldCharType="begin"/>
    </w:r>
    <w:r>
      <w:instrText>PAGE   \* MERGEFORMAT</w:instrText>
    </w:r>
    <w:r>
      <w:fldChar w:fldCharType="separate"/>
    </w:r>
    <w:r w:rsidR="006E3CF4">
      <w:rPr>
        <w:noProof/>
      </w:rPr>
      <w:t>1</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D2548" w14:textId="77777777" w:rsidR="005D1302" w:rsidRDefault="005D1302" w:rsidP="00E66BC7">
      <w:r>
        <w:separator/>
      </w:r>
    </w:p>
  </w:footnote>
  <w:footnote w:type="continuationSeparator" w:id="0">
    <w:p w14:paraId="523959F7" w14:textId="77777777" w:rsidR="005D1302" w:rsidRDefault="005D1302"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5D1302"/>
    <w:rsid w:val="00670A5F"/>
    <w:rsid w:val="006E3CF4"/>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6BC7"/>
    <w:rsid w:val="00EC155C"/>
    <w:rsid w:val="00F105D5"/>
    <w:rsid w:val="00F167C1"/>
    <w:rsid w:val="00F5308E"/>
    <w:rsid w:val="00F84074"/>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0F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rvok.upol.cz" TargetMode="External"/><Relationship Id="rId18" Type="http://schemas.openxmlformats.org/officeDocument/2006/relationships/hyperlink" Target="http://www.uoou.cz" TargetMode="External"/><Relationship Id="rId26" Type="http://schemas.openxmlformats.org/officeDocument/2006/relationships/hyperlink" Target="http://www.hoax.cz"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ntb.cz" TargetMode="External"/><Relationship Id="rId34" Type="http://schemas.openxmlformats.org/officeDocument/2006/relationships/hyperlink" Target="http://www.nuv.cz/modules/catalog/index.php?h=product&amp;a=index&amp;id_catalog=15" TargetMode="External"/><Relationship Id="rId7" Type="http://schemas.openxmlformats.org/officeDocument/2006/relationships/footnotes" Target="footnotes.xml"/><Relationship Id="rId12" Type="http://schemas.openxmlformats.org/officeDocument/2006/relationships/hyperlink" Target="http://www.e-nebezpeci.cz" TargetMode="External"/><Relationship Id="rId17" Type="http://schemas.openxmlformats.org/officeDocument/2006/relationships/hyperlink" Target="http://www.ditekrize.cz" TargetMode="External"/><Relationship Id="rId25" Type="http://schemas.openxmlformats.org/officeDocument/2006/relationships/hyperlink" Target="http://www.saferinternet.cz" TargetMode="External"/><Relationship Id="rId33" Type="http://schemas.openxmlformats.org/officeDocument/2006/relationships/hyperlink" Target="http://www.msmt.cz/vzdelavani/zakladni-vzdelavani/metodicke-doporuceni-msmt-pro-praci-s-individualni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ezpecne-online.cz" TargetMode="External"/><Relationship Id="rId20" Type="http://schemas.openxmlformats.org/officeDocument/2006/relationships/hyperlink" Target="http://www.minimalizacesikany.cz/poradna" TargetMode="External"/><Relationship Id="rId29" Type="http://schemas.openxmlformats.org/officeDocument/2006/relationships/hyperlink" Target="http://www.msmt.cz/dokumenty-3/skolsky-zakon-ve-zneni-ucinnem-od-1-1-2017-do-31-8-20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pisnam.cz" TargetMode="External"/><Relationship Id="rId24" Type="http://schemas.openxmlformats.org/officeDocument/2006/relationships/hyperlink" Target="http://www.sikana.org" TargetMode="External"/><Relationship Id="rId32" Type="http://schemas.openxmlformats.org/officeDocument/2006/relationships/hyperlink" Target="http://www.msmt.cz/file/33233/"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linkabezpeci.cz" TargetMode="External"/><Relationship Id="rId23" Type="http://schemas.openxmlformats.org/officeDocument/2006/relationships/hyperlink" Target="http://www.internetembezpecne.cz" TargetMode="External"/><Relationship Id="rId28" Type="http://schemas.openxmlformats.org/officeDocument/2006/relationships/hyperlink" Target="http://www.amnesty.cz/" TargetMode="External"/><Relationship Id="rId36" Type="http://schemas.openxmlformats.org/officeDocument/2006/relationships/header" Target="header1.xml"/><Relationship Id="rId10" Type="http://schemas.openxmlformats.org/officeDocument/2006/relationships/hyperlink" Target="http://www.e-bezpeci.cz" TargetMode="External"/><Relationship Id="rId19" Type="http://schemas.openxmlformats.org/officeDocument/2006/relationships/hyperlink" Target="http://www.minimalizacesikany.cz" TargetMode="External"/><Relationship Id="rId31" Type="http://schemas.openxmlformats.org/officeDocument/2006/relationships/hyperlink" Target="http://www.msmt.cz/file/38988/" TargetMode="External"/><Relationship Id="rId4" Type="http://schemas.microsoft.com/office/2007/relationships/stylesWithEffects" Target="stylesWithEffects.xml"/><Relationship Id="rId9" Type="http://schemas.openxmlformats.org/officeDocument/2006/relationships/hyperlink" Target="http://www.msmt.cz/file/43418/download/" TargetMode="External"/><Relationship Id="rId14" Type="http://schemas.openxmlformats.org/officeDocument/2006/relationships/hyperlink" Target="http://www.seznamsebezpecne.cz" TargetMode="External"/><Relationship Id="rId22" Type="http://schemas.openxmlformats.org/officeDocument/2006/relationships/hyperlink" Target="http://www.nebudobet.cz" TargetMode="External"/><Relationship Id="rId27" Type="http://schemas.openxmlformats.org/officeDocument/2006/relationships/hyperlink" Target="http://www.internetporadna.cz/" TargetMode="External"/><Relationship Id="rId30" Type="http://schemas.openxmlformats.org/officeDocument/2006/relationships/hyperlink" Target="http://www.msmt.cz/file/38827/" TargetMode="External"/><Relationship Id="rId35" Type="http://schemas.openxmlformats.org/officeDocument/2006/relationships/hyperlink" Target="http://esynergie.upol.cz/ditevohrozeni/"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05C05-5D11-4BCC-A34D-899898216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492</Words>
  <Characters>61905</Characters>
  <Application>Microsoft Office Word</Application>
  <DocSecurity>0</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Lukáš a Verča</cp:lastModifiedBy>
  <cp:revision>2</cp:revision>
  <dcterms:created xsi:type="dcterms:W3CDTF">2018-01-29T19:55:00Z</dcterms:created>
  <dcterms:modified xsi:type="dcterms:W3CDTF">2018-01-29T19:55:00Z</dcterms:modified>
</cp:coreProperties>
</file>